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aconcuadrcula"/>
        <w:tblW w:w="9498" w:type="dxa"/>
        <w:tblLook w:val="04A0" w:firstRow="1" w:lastRow="0" w:firstColumn="1" w:lastColumn="0" w:noHBand="0" w:noVBand="1"/>
      </w:tblPr>
      <w:tblGrid>
        <w:gridCol w:w="2263"/>
        <w:gridCol w:w="230"/>
        <w:gridCol w:w="2038"/>
        <w:gridCol w:w="2552"/>
        <w:gridCol w:w="2415"/>
      </w:tblGrid>
      <w:tr w:rsidR="001E6A9E" w:rsidRPr="001E6A9E" w14:paraId="6E32F19B" w14:textId="77777777" w:rsidTr="24392FCB">
        <w:trPr>
          <w:trHeight w:val="360"/>
        </w:trPr>
        <w:tc>
          <w:tcPr>
            <w:tcW w:w="9498" w:type="dxa"/>
            <w:gridSpan w:val="5"/>
            <w:shd w:val="clear" w:color="auto" w:fill="00B050"/>
            <w:noWrap/>
            <w:hideMark/>
          </w:tcPr>
          <w:p w14:paraId="2CA5C2E7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Acta de Reunión</w:t>
            </w:r>
          </w:p>
        </w:tc>
      </w:tr>
      <w:tr w:rsidR="001E6A9E" w:rsidRPr="001E6A9E" w14:paraId="4F1FB7CB" w14:textId="77777777" w:rsidTr="00BE5F11">
        <w:trPr>
          <w:trHeight w:val="360"/>
        </w:trPr>
        <w:tc>
          <w:tcPr>
            <w:tcW w:w="2263" w:type="dxa"/>
            <w:noWrap/>
            <w:hideMark/>
          </w:tcPr>
          <w:p w14:paraId="336BB168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Reunión Número:</w:t>
            </w:r>
          </w:p>
        </w:tc>
        <w:tc>
          <w:tcPr>
            <w:tcW w:w="2268" w:type="dxa"/>
            <w:gridSpan w:val="2"/>
            <w:noWrap/>
            <w:hideMark/>
          </w:tcPr>
          <w:p w14:paraId="4581C46A" w14:textId="377676BA" w:rsidR="001E6A9E" w:rsidRPr="001E6A9E" w:rsidRDefault="00BF25F7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8</w:t>
            </w:r>
          </w:p>
        </w:tc>
        <w:tc>
          <w:tcPr>
            <w:tcW w:w="2552" w:type="dxa"/>
            <w:noWrap/>
            <w:hideMark/>
          </w:tcPr>
          <w:p w14:paraId="1E58E3FC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Fecha:</w:t>
            </w:r>
          </w:p>
        </w:tc>
        <w:tc>
          <w:tcPr>
            <w:tcW w:w="2415" w:type="dxa"/>
            <w:noWrap/>
            <w:hideMark/>
          </w:tcPr>
          <w:p w14:paraId="532F0D57" w14:textId="6EC53C66" w:rsidR="001E6A9E" w:rsidRPr="001E6A9E" w:rsidRDefault="00BE5F11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eastAsia="Tahoma" w:hAnsi="Tahoma" w:cs="Tahoma"/>
                <w:color w:val="000000" w:themeColor="text1"/>
                <w:lang w:eastAsia="es-ES"/>
              </w:rPr>
              <w:t>31 de agosto</w:t>
            </w:r>
            <w:r w:rsidR="24392FCB"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 xml:space="preserve"> de 2016</w:t>
            </w:r>
          </w:p>
        </w:tc>
      </w:tr>
      <w:tr w:rsidR="001E6A9E" w:rsidRPr="001E6A9E" w14:paraId="55CFC744" w14:textId="77777777" w:rsidTr="00BE5F11">
        <w:trPr>
          <w:trHeight w:val="393"/>
        </w:trPr>
        <w:tc>
          <w:tcPr>
            <w:tcW w:w="2263" w:type="dxa"/>
            <w:noWrap/>
            <w:hideMark/>
          </w:tcPr>
          <w:p w14:paraId="0EDAC3E3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Hora de Inicio:</w:t>
            </w:r>
          </w:p>
        </w:tc>
        <w:tc>
          <w:tcPr>
            <w:tcW w:w="2268" w:type="dxa"/>
            <w:gridSpan w:val="2"/>
            <w:noWrap/>
            <w:hideMark/>
          </w:tcPr>
          <w:p w14:paraId="79998678" w14:textId="380331FB" w:rsidR="001E6A9E" w:rsidRPr="001E6A9E" w:rsidRDefault="24392FCB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3:00 pm</w:t>
            </w:r>
          </w:p>
        </w:tc>
        <w:tc>
          <w:tcPr>
            <w:tcW w:w="2552" w:type="dxa"/>
            <w:noWrap/>
            <w:hideMark/>
          </w:tcPr>
          <w:p w14:paraId="11C8B3D7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Hora de Finalización:</w:t>
            </w:r>
          </w:p>
        </w:tc>
        <w:tc>
          <w:tcPr>
            <w:tcW w:w="2415" w:type="dxa"/>
            <w:noWrap/>
            <w:hideMark/>
          </w:tcPr>
          <w:p w14:paraId="5BA7F786" w14:textId="1EEA8627" w:rsidR="001E6A9E" w:rsidRPr="001E6A9E" w:rsidRDefault="24392FCB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3:10 pm</w:t>
            </w:r>
          </w:p>
        </w:tc>
      </w:tr>
      <w:tr w:rsidR="001E6A9E" w:rsidRPr="001E6A9E" w14:paraId="51A2D3B2" w14:textId="77777777" w:rsidTr="00BE5F11">
        <w:trPr>
          <w:trHeight w:val="360"/>
        </w:trPr>
        <w:tc>
          <w:tcPr>
            <w:tcW w:w="4531" w:type="dxa"/>
            <w:gridSpan w:val="3"/>
            <w:noWrap/>
            <w:hideMark/>
          </w:tcPr>
          <w:p w14:paraId="1F1C51A6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Miembros del Equipo Presente</w:t>
            </w:r>
          </w:p>
        </w:tc>
        <w:tc>
          <w:tcPr>
            <w:tcW w:w="4967" w:type="dxa"/>
            <w:gridSpan w:val="2"/>
            <w:noWrap/>
            <w:hideMark/>
          </w:tcPr>
          <w:p w14:paraId="1C750DE5" w14:textId="77777777" w:rsidR="001E6A9E" w:rsidRPr="001E6A9E" w:rsidRDefault="24392FCB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Clientes Presentes</w:t>
            </w:r>
          </w:p>
        </w:tc>
      </w:tr>
      <w:tr w:rsidR="004F215F" w:rsidRPr="001E6A9E" w14:paraId="341DA3A1" w14:textId="77777777" w:rsidTr="00BE5F11">
        <w:trPr>
          <w:trHeight w:val="360"/>
        </w:trPr>
        <w:tc>
          <w:tcPr>
            <w:tcW w:w="4531" w:type="dxa"/>
            <w:gridSpan w:val="3"/>
            <w:noWrap/>
            <w:hideMark/>
          </w:tcPr>
          <w:p w14:paraId="6EA034C5" w14:textId="10974995" w:rsidR="004F215F" w:rsidRPr="001E6A9E" w:rsidRDefault="00BE5F11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eastAsia="Tahoma" w:hAnsi="Tahoma" w:cs="Tahoma"/>
                <w:color w:val="000000" w:themeColor="text1"/>
                <w:lang w:eastAsia="es-ES"/>
              </w:rPr>
              <w:t>Luisa Ál</w:t>
            </w:r>
            <w:r w:rsidR="24392FCB"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varez</w:t>
            </w:r>
          </w:p>
        </w:tc>
        <w:tc>
          <w:tcPr>
            <w:tcW w:w="4967" w:type="dxa"/>
            <w:gridSpan w:val="2"/>
            <w:noWrap/>
            <w:hideMark/>
          </w:tcPr>
          <w:p w14:paraId="131552FE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Leonardo Flórez Vale</w:t>
            </w:r>
            <w:bookmarkStart w:id="0" w:name="_GoBack"/>
            <w:bookmarkEnd w:id="0"/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ncia</w:t>
            </w:r>
          </w:p>
        </w:tc>
      </w:tr>
      <w:tr w:rsidR="004F215F" w:rsidRPr="001E6A9E" w14:paraId="51995D4D" w14:textId="77777777" w:rsidTr="00BE5F11">
        <w:trPr>
          <w:trHeight w:val="300"/>
        </w:trPr>
        <w:tc>
          <w:tcPr>
            <w:tcW w:w="4531" w:type="dxa"/>
            <w:gridSpan w:val="3"/>
            <w:noWrap/>
          </w:tcPr>
          <w:p w14:paraId="37F5D011" w14:textId="77777777"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  <w:noWrap/>
            <w:hideMark/>
          </w:tcPr>
          <w:p w14:paraId="6C3BEA53" w14:textId="77777777"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14:paraId="124D5A2F" w14:textId="77777777" w:rsidTr="00BE5F11">
        <w:trPr>
          <w:trHeight w:val="356"/>
        </w:trPr>
        <w:tc>
          <w:tcPr>
            <w:tcW w:w="4531" w:type="dxa"/>
            <w:gridSpan w:val="3"/>
            <w:noWrap/>
            <w:hideMark/>
          </w:tcPr>
          <w:p w14:paraId="039D233A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Lugar de Reunión:</w:t>
            </w:r>
          </w:p>
        </w:tc>
        <w:tc>
          <w:tcPr>
            <w:tcW w:w="4967" w:type="dxa"/>
            <w:gridSpan w:val="2"/>
          </w:tcPr>
          <w:p w14:paraId="3E5D09CA" w14:textId="072B3C5C" w:rsidR="004F215F" w:rsidRPr="001E6A9E" w:rsidRDefault="24392FCB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Facultad de ingeniería</w:t>
            </w:r>
            <w:r w:rsidR="00BE5F11">
              <w:rPr>
                <w:rFonts w:ascii="Tahoma" w:eastAsia="Tahoma" w:hAnsi="Tahoma" w:cs="Tahoma"/>
                <w:color w:val="000000" w:themeColor="text1"/>
                <w:lang w:eastAsia="es-ES"/>
              </w:rPr>
              <w:t>, oficina Leonardo</w:t>
            </w:r>
          </w:p>
        </w:tc>
      </w:tr>
      <w:tr w:rsidR="004F215F" w:rsidRPr="001E6A9E" w14:paraId="3505BD8B" w14:textId="77777777" w:rsidTr="24392FCB">
        <w:trPr>
          <w:trHeight w:val="730"/>
        </w:trPr>
        <w:tc>
          <w:tcPr>
            <w:tcW w:w="4531" w:type="dxa"/>
            <w:gridSpan w:val="3"/>
            <w:noWrap/>
            <w:hideMark/>
          </w:tcPr>
          <w:p w14:paraId="3C8981B6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Tipo de Reunión:</w:t>
            </w:r>
          </w:p>
        </w:tc>
        <w:tc>
          <w:tcPr>
            <w:tcW w:w="4967" w:type="dxa"/>
            <w:gridSpan w:val="2"/>
          </w:tcPr>
          <w:p w14:paraId="0241E548" w14:textId="53A8CB33" w:rsidR="004F215F" w:rsidRPr="001E6A9E" w:rsidRDefault="24392FCB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Revisión entregas de acuerdo con lo acordado en las actas.</w:t>
            </w:r>
          </w:p>
        </w:tc>
      </w:tr>
      <w:tr w:rsidR="004F215F" w:rsidRPr="001E6A9E" w14:paraId="56D2AB50" w14:textId="77777777" w:rsidTr="24392FCB">
        <w:trPr>
          <w:trHeight w:val="360"/>
        </w:trPr>
        <w:tc>
          <w:tcPr>
            <w:tcW w:w="9498" w:type="dxa"/>
            <w:gridSpan w:val="5"/>
            <w:noWrap/>
            <w:hideMark/>
          </w:tcPr>
          <w:p w14:paraId="384554CA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Temas desarrollados</w:t>
            </w:r>
          </w:p>
        </w:tc>
      </w:tr>
      <w:tr w:rsidR="004F215F" w:rsidRPr="001E6A9E" w14:paraId="2FFBC9B0" w14:textId="77777777" w:rsidTr="24392FCB">
        <w:trPr>
          <w:trHeight w:val="360"/>
        </w:trPr>
        <w:tc>
          <w:tcPr>
            <w:tcW w:w="9498" w:type="dxa"/>
            <w:gridSpan w:val="5"/>
            <w:hideMark/>
          </w:tcPr>
          <w:p w14:paraId="3A9208B2" w14:textId="63931738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Leonardo fue claro de que nos teníamos que comunicar para tener las cosas hechas e integradas. Que habláramos de tesis y punto.</w:t>
            </w:r>
          </w:p>
          <w:p w14:paraId="77BCF1AA" w14:textId="5E6998C2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Que nos contáramos en que avanzamos y que hicimos en el grupo</w:t>
            </w:r>
          </w:p>
          <w:p w14:paraId="141631CC" w14:textId="77777777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Las reuniones son cortas de solo 10 min.</w:t>
            </w:r>
          </w:p>
          <w:p w14:paraId="4DE84B06" w14:textId="77777777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Leonardo va a actuar como un cliente así que hay que mostrarle productos tales que le interesen, no pantallas xml sino útiles y amigables.</w:t>
            </w:r>
          </w:p>
          <w:p w14:paraId="6DF375D1" w14:textId="65F8D1FA" w:rsidR="004F215F" w:rsidRP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Para la semana que vine cumplir lo de este miércoles y lo que estipulamos del miércoles que viene.</w:t>
            </w:r>
          </w:p>
        </w:tc>
      </w:tr>
      <w:tr w:rsidR="004F215F" w:rsidRPr="001E6A9E" w14:paraId="5166706E" w14:textId="77777777" w:rsidTr="24392FCB">
        <w:trPr>
          <w:trHeight w:val="360"/>
        </w:trPr>
        <w:tc>
          <w:tcPr>
            <w:tcW w:w="9498" w:type="dxa"/>
            <w:gridSpan w:val="5"/>
          </w:tcPr>
          <w:p w14:paraId="69753B07" w14:textId="77777777" w:rsidR="004F215F" w:rsidRPr="001E6A9E" w:rsidRDefault="24392FCB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Tareas Designadas</w:t>
            </w:r>
          </w:p>
        </w:tc>
      </w:tr>
      <w:tr w:rsidR="004F215F" w:rsidRPr="001E6A9E" w14:paraId="274A25FD" w14:textId="77777777" w:rsidTr="24392FCB">
        <w:trPr>
          <w:trHeight w:val="360"/>
        </w:trPr>
        <w:tc>
          <w:tcPr>
            <w:tcW w:w="2493" w:type="dxa"/>
            <w:gridSpan w:val="2"/>
          </w:tcPr>
          <w:p w14:paraId="61F41396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Tarea Asignada</w:t>
            </w:r>
          </w:p>
        </w:tc>
        <w:tc>
          <w:tcPr>
            <w:tcW w:w="2038" w:type="dxa"/>
          </w:tcPr>
          <w:p w14:paraId="6BA04359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Responsable(s)</w:t>
            </w:r>
          </w:p>
        </w:tc>
        <w:tc>
          <w:tcPr>
            <w:tcW w:w="4967" w:type="dxa"/>
            <w:gridSpan w:val="2"/>
          </w:tcPr>
          <w:p w14:paraId="7E448FB6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Fecha de Entrega</w:t>
            </w:r>
          </w:p>
        </w:tc>
      </w:tr>
      <w:tr w:rsidR="004F215F" w:rsidRPr="001E6A9E" w14:paraId="69705BA5" w14:textId="77777777" w:rsidTr="24392FCB">
        <w:trPr>
          <w:trHeight w:val="360"/>
        </w:trPr>
        <w:tc>
          <w:tcPr>
            <w:tcW w:w="2493" w:type="dxa"/>
            <w:gridSpan w:val="2"/>
          </w:tcPr>
          <w:p w14:paraId="62A031E6" w14:textId="159C4F45"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038" w:type="dxa"/>
          </w:tcPr>
          <w:p w14:paraId="36A74056" w14:textId="70CF5BC9"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</w:tcPr>
          <w:p w14:paraId="495BFFC7" w14:textId="48E190CA"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14:paraId="5D081614" w14:textId="77777777" w:rsidTr="24392FCB">
        <w:trPr>
          <w:trHeight w:val="360"/>
        </w:trPr>
        <w:tc>
          <w:tcPr>
            <w:tcW w:w="2493" w:type="dxa"/>
            <w:gridSpan w:val="2"/>
          </w:tcPr>
          <w:p w14:paraId="1678A76E" w14:textId="17BF178E"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038" w:type="dxa"/>
          </w:tcPr>
          <w:p w14:paraId="2DBBDC50" w14:textId="6B07C20B"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</w:tcPr>
          <w:p w14:paraId="1AFFA921" w14:textId="27A8EF76"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14:paraId="05DD210C" w14:textId="77777777" w:rsidTr="24392FCB">
        <w:trPr>
          <w:trHeight w:val="360"/>
        </w:trPr>
        <w:tc>
          <w:tcPr>
            <w:tcW w:w="2493" w:type="dxa"/>
            <w:gridSpan w:val="2"/>
          </w:tcPr>
          <w:p w14:paraId="1A43D4DC" w14:textId="77777777" w:rsidR="004F215F" w:rsidRPr="004F215F" w:rsidRDefault="004F215F" w:rsidP="004F215F">
            <w:pPr>
              <w:tabs>
                <w:tab w:val="center" w:pos="1138"/>
              </w:tabs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038" w:type="dxa"/>
          </w:tcPr>
          <w:p w14:paraId="3749BC5C" w14:textId="77777777" w:rsidR="004F215F" w:rsidRPr="001E6A9E" w:rsidRDefault="004F215F" w:rsidP="004F215F">
            <w:pPr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</w:tcPr>
          <w:p w14:paraId="22CBF75B" w14:textId="77777777" w:rsidR="004F215F" w:rsidRPr="004F215F" w:rsidRDefault="004F215F" w:rsidP="004F215F">
            <w:pPr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14:paraId="138015CF" w14:textId="77777777" w:rsidTr="24392FCB">
        <w:trPr>
          <w:trHeight w:val="360"/>
        </w:trPr>
        <w:tc>
          <w:tcPr>
            <w:tcW w:w="9498" w:type="dxa"/>
            <w:gridSpan w:val="5"/>
          </w:tcPr>
          <w:p w14:paraId="0F498BAD" w14:textId="77777777" w:rsidR="004F215F" w:rsidRPr="001E6A9E" w:rsidRDefault="24392FCB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Conclusiones</w:t>
            </w:r>
          </w:p>
        </w:tc>
      </w:tr>
      <w:tr w:rsidR="004F215F" w:rsidRPr="001E6A9E" w14:paraId="62B3E678" w14:textId="77777777" w:rsidTr="24392FCB">
        <w:trPr>
          <w:trHeight w:val="360"/>
        </w:trPr>
        <w:tc>
          <w:tcPr>
            <w:tcW w:w="9498" w:type="dxa"/>
            <w:gridSpan w:val="5"/>
          </w:tcPr>
          <w:p w14:paraId="043DDADA" w14:textId="540186EE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Cumplir con lo pactado</w:t>
            </w:r>
          </w:p>
          <w:p w14:paraId="7DC04F82" w14:textId="77777777" w:rsidR="00BF0AD5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Comunicarnos así sea únicamente para tesis.</w:t>
            </w:r>
          </w:p>
          <w:p w14:paraId="058BE3EE" w14:textId="3FAA9275" w:rsidR="004F215F" w:rsidRPr="001E6A9E" w:rsidRDefault="24392FCB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color w:val="000000" w:themeColor="text1"/>
                <w:lang w:eastAsia="es-ES"/>
              </w:rPr>
              <w:t>Trabajar en equipo y graduarnos.</w:t>
            </w:r>
          </w:p>
        </w:tc>
      </w:tr>
      <w:tr w:rsidR="004F215F" w:rsidRPr="001E6A9E" w14:paraId="74A8B7B9" w14:textId="77777777" w:rsidTr="24392FCB">
        <w:trPr>
          <w:trHeight w:val="360"/>
        </w:trPr>
        <w:tc>
          <w:tcPr>
            <w:tcW w:w="9498" w:type="dxa"/>
            <w:gridSpan w:val="5"/>
          </w:tcPr>
          <w:p w14:paraId="2A9D6E99" w14:textId="77777777" w:rsidR="004F215F" w:rsidRPr="001E6A9E" w:rsidRDefault="24392FCB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24392FCB">
              <w:rPr>
                <w:rFonts w:ascii="Tahoma" w:eastAsia="Tahoma" w:hAnsi="Tahoma" w:cs="Tahoma"/>
                <w:b/>
                <w:bCs/>
                <w:color w:val="000000" w:themeColor="text1"/>
                <w:lang w:eastAsia="es-ES"/>
              </w:rPr>
              <w:t>Sanciones</w:t>
            </w:r>
          </w:p>
        </w:tc>
      </w:tr>
      <w:tr w:rsidR="004F215F" w:rsidRPr="001E6A9E" w14:paraId="26D73F0B" w14:textId="77777777" w:rsidTr="24392FCB">
        <w:trPr>
          <w:trHeight w:val="360"/>
        </w:trPr>
        <w:tc>
          <w:tcPr>
            <w:tcW w:w="9498" w:type="dxa"/>
            <w:gridSpan w:val="5"/>
          </w:tcPr>
          <w:p w14:paraId="34D69322" w14:textId="02C55AC0" w:rsidR="004F215F" w:rsidRPr="001E6A9E" w:rsidRDefault="004F215F" w:rsidP="24392FCB">
            <w:pPr>
              <w:numPr>
                <w:ilvl w:val="0"/>
                <w:numId w:val="1"/>
              </w:numPr>
              <w:contextualSpacing/>
              <w:rPr>
                <w:rFonts w:ascii="Tahoma" w:eastAsia="Tahoma" w:hAnsi="Tahoma" w:cs="Tahoma"/>
                <w:color w:val="000000"/>
                <w:lang w:eastAsia="es-ES"/>
              </w:rPr>
            </w:pPr>
          </w:p>
        </w:tc>
      </w:tr>
    </w:tbl>
    <w:p w14:paraId="7C536580" w14:textId="77777777" w:rsidR="001E6A9E" w:rsidRPr="001E6A9E" w:rsidRDefault="001E6A9E" w:rsidP="001E6A9E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24392FCB">
        <w:rPr>
          <w:rFonts w:ascii="Calibri" w:eastAsia="Calibri" w:hAnsi="Calibri" w:cs="Calibri"/>
        </w:rPr>
        <w:t>[1]</w:t>
      </w:r>
      <w:r w:rsidRPr="001E6A9E">
        <w:rPr>
          <w:rFonts w:ascii="Calibri" w:hAnsi="Calibri"/>
        </w:rPr>
        <w:tab/>
      </w:r>
      <w:r w:rsidRPr="24392FCB">
        <w:rPr>
          <w:rFonts w:ascii="Calibri" w:eastAsia="Calibri" w:hAnsi="Calibri" w:cs="Calibri"/>
        </w:rPr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14:paraId="2669EACB" w14:textId="77777777"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1E6A9E"/>
    <w:rsid w:val="004F215F"/>
    <w:rsid w:val="00605520"/>
    <w:rsid w:val="00BE5F11"/>
    <w:rsid w:val="00BF0AD5"/>
    <w:rsid w:val="00BF25F7"/>
    <w:rsid w:val="00F72638"/>
    <w:rsid w:val="24392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65A75B0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778E297-74DE-4E55-BB60-33837488406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2700BD2-4597-4E46-8645-15E7F686E751}">
  <ds:schemaRefs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purl.org/dc/terms/"/>
    <ds:schemaRef ds:uri="2066f1ad-4b29-4592-ae38-fdb9f0ff8558"/>
    <ds:schemaRef ds:uri="http://schemas.microsoft.com/office/2006/documentManagement/typ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59445E9B-E9F3-43EE-A455-7C4CF1ECEA4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066f1ad-4b29-4592-ae38-fdb9f0ff855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18</Words>
  <Characters>1199</Characters>
  <Application>Microsoft Office Word</Application>
  <DocSecurity>0</DocSecurity>
  <Lines>9</Lines>
  <Paragraphs>2</Paragraphs>
  <ScaleCrop>false</ScaleCrop>
  <Company/>
  <LinksUpToDate>false</LinksUpToDate>
  <CharactersWithSpaces>14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6</cp:revision>
  <dcterms:created xsi:type="dcterms:W3CDTF">2016-09-01T03:16:00Z</dcterms:created>
  <dcterms:modified xsi:type="dcterms:W3CDTF">2016-09-01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